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7B1FF3">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7B1FF3">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7B1FF3">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7B1FF3">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7B1FF3">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7B1FF3">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7B1FF3">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7B1FF3">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7B1FF3">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7B1FF3">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7B1FF3">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7B1FF3">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7B1FF3">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7B1FF3">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7B1FF3">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7B1FF3">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7B1FF3">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7B1FF3">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7B1FF3">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7B1FF3">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7B1FF3">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7B1FF3">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7B1FF3">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7B1FF3">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7B1FF3">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7B1FF3">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7B1FF3">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7B1FF3">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7B1FF3">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7B1FF3">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7B1FF3">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7B1FF3">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7B1FF3">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7B1FF3">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7B1FF3">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como comprar livros ou assistir algum filme ou (</w:t>
      </w:r>
      <w:proofErr w:type="spellStart"/>
      <w:r>
        <w:t>ii</w:t>
      </w:r>
      <w:proofErr w:type="spellEnd"/>
      <w:r>
        <w:t xml:space="preserve">)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proofErr w:type="spellStart"/>
      <w:r w:rsidRPr="00682EC2">
        <w:rPr>
          <w:i/>
          <w:iCs/>
        </w:rPr>
        <w:t>proceedings</w:t>
      </w:r>
      <w:proofErr w:type="spellEnd"/>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proofErr w:type="spellStart"/>
      <w:r w:rsidRPr="00EB453E">
        <w:rPr>
          <w:i/>
          <w:iCs/>
        </w:rPr>
        <w:t>journals</w:t>
      </w:r>
      <w:proofErr w:type="spellEnd"/>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9055595"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FD2ADA">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proofErr w:type="spellStart"/>
            <w:r w:rsidRPr="00AC6E07">
              <w:rPr>
                <w:i/>
              </w:rPr>
              <w:lastRenderedPageBreak/>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93670B8"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r w:rsidR="00A13944">
        <w:t xml:space="preserve">, os quais foram escolhidos por obterem mais votos no questionário que </w:t>
      </w:r>
      <w:r w:rsidR="0028370C">
        <w:t>será</w:t>
      </w:r>
      <w:r w:rsidR="00A13944">
        <w:t xml:space="preserve"> apresentado na seção 3.2</w:t>
      </w:r>
      <w:r>
        <w:t>.</w:t>
      </w:r>
      <w:r w:rsidR="00A13944">
        <w:t xml:space="preserve"> </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7B1FF3">
        <w:rPr>
          <w:noProof/>
          <w:position w:val="-20"/>
        </w:rPr>
        <w:pict w14:anchorId="5212CD89">
          <v:shape id="_x0000_i1034"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7B1FF3">
        <w:rPr>
          <w:noProof/>
          <w:position w:val="-20"/>
        </w:rPr>
        <w:pict w14:anchorId="7097E063">
          <v:shape id="_x0000_i1035"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103"/>
      <w:r w:rsidRPr="00F56039">
        <w:rPr>
          <w:i/>
        </w:rPr>
        <w:t>app</w:t>
      </w:r>
      <w:commentRangeEnd w:id="103"/>
      <w:proofErr w:type="spellEnd"/>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FD2ADA">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lastRenderedPageBreak/>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lastRenderedPageBreak/>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lastRenderedPageBreak/>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AC1D7D"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AC1D7D" w:rsidP="00BF30D2">
            <w:r>
              <w:rPr>
                <w:noProof/>
              </w:rPr>
              <w:pict w14:anchorId="6CD9133A">
                <v:shape id="Imagem 16" o:spid="_x0000_i1041"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w:t>
      </w:r>
      <w:r>
        <w:lastRenderedPageBreak/>
        <w:t xml:space="preserve">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w:t>
      </w:r>
      <w:r>
        <w:lastRenderedPageBreak/>
        <w:t xml:space="preserve">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45" w:name="_Toc55523381"/>
      <w:bookmarkStart w:id="146" w:name="_Toc55260964"/>
    </w:p>
    <w:p w14:paraId="0B198644" w14:textId="636CA15B" w:rsidR="003845C7" w:rsidRDefault="003845C7" w:rsidP="00BF30D2">
      <w:pPr>
        <w:pStyle w:val="Ttulo3"/>
      </w:pPr>
      <w:bookmarkStart w:id="147" w:name="_Toc55830757"/>
      <w:r>
        <w:t xml:space="preserve">Coleta do </w:t>
      </w:r>
      <w:proofErr w:type="spellStart"/>
      <w:r>
        <w:t>Firebase</w:t>
      </w:r>
      <w:bookmarkEnd w:id="145"/>
      <w:bookmarkEnd w:id="146"/>
      <w:bookmarkEnd w:id="147"/>
      <w:proofErr w:type="spellEnd"/>
    </w:p>
    <w:p w14:paraId="5B4B91CA" w14:textId="27D1E4CA"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372799FB" w:rsidR="007152F5" w:rsidRDefault="00AC1D7D" w:rsidP="00BF30D2">
      <w:pPr>
        <w:pStyle w:val="Legenda"/>
      </w:pPr>
      <w:r>
        <w:rPr>
          <w:noProof/>
        </w:rPr>
        <w:pict w14:anchorId="48A9DA46">
          <v:shape id="Imagem 24" o:spid="_x0000_i1042"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fldSimple w:instr=" SEQ Figura \* ARABIC ">
        <w:r w:rsidR="00FD2ADA">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AC1D7D" w:rsidP="00BF30D2">
      <w:pPr>
        <w:pStyle w:val="Legenda"/>
      </w:pPr>
      <w:r>
        <w:rPr>
          <w:noProof/>
        </w:rPr>
        <w:pict w14:anchorId="5EDBE7D4">
          <v:shape id="Imagem 9" o:spid="_x0000_i1043"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fldSimple w:instr=" SEQ Quadro \* ARABIC ">
        <w:r w:rsidR="00FD2ADA">
          <w:rPr>
            <w:noProof/>
          </w:rPr>
          <w:t>3</w:t>
        </w:r>
      </w:fldSimple>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w:t>
      </w:r>
      <w:proofErr w:type="spellStart"/>
      <w:r w:rsidR="009C1A90">
        <w:t>Firebase</w:t>
      </w:r>
      <w:proofErr w:type="spellEnd"/>
      <w:r w:rsidR="009C1A90">
        <w:t xml:space="preserv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fldSimple w:instr=" SEQ Figura \* ARABIC ">
        <w:r w:rsidR="00FD2ADA">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fldSimple w:instr=" SEQ Figura \* ARABIC ">
        <w:r w:rsidR="00FD2ADA">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7B1FF3" w:rsidP="00BF30D2">
      <w:pPr>
        <w:pStyle w:val="Legenda"/>
      </w:pPr>
      <w:r>
        <w:rPr>
          <w:noProof/>
        </w:rPr>
        <w:pict w14:anchorId="0585FF0C">
          <v:shape id="Imagem 19" o:spid="_x0000_i1045"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fldSimple w:instr=" SEQ Figura \* ARABIC ">
        <w:r w:rsidR="00FD2ADA">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fldSimple w:instr=" SEQ Figura \* ARABIC ">
        <w:r w:rsidR="00FD2ADA">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7B1FF3" w:rsidP="00BF30D2">
      <w:pPr>
        <w:pStyle w:val="Legenda"/>
        <w:rPr>
          <w:noProof/>
        </w:rPr>
      </w:pPr>
      <w:r>
        <w:rPr>
          <w:noProof/>
        </w:rPr>
        <w:pict w14:anchorId="1016BF8E">
          <v:shape id="Imagem 21" o:spid="_x0000_i1047"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fldSimple w:instr=" SEQ Figura \* ARABIC ">
        <w:r w:rsidR="00FD2ADA">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w:t>
      </w:r>
      <w:proofErr w:type="spellStart"/>
      <w:r>
        <w:t>feliz;triste</w:t>
      </w:r>
      <w:proofErr w:type="spell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fldSimple w:instr=" SEQ Figura \* ARABIC ">
        <w:r w:rsidR="00FD2ADA">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AC1D7D" w:rsidP="00BF30D2">
      <w:pPr>
        <w:pStyle w:val="Legenda"/>
      </w:pPr>
      <w:r>
        <w:rPr>
          <w:noProof/>
        </w:rPr>
        <w:pict w14:anchorId="573846B7">
          <v:shape id="Imagem 25" o:spid="_x0000_i1049"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r w:rsidRPr="007E05CD">
        <w:rPr>
          <w:i/>
        </w:rPr>
        <w:t>sklearn.neighbors</w:t>
      </w:r>
      <w:proofErr w:type="spell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fldSimple w:instr=" SEQ Figura \* ARABIC ">
        <w:r w:rsidR="00FD2ADA">
          <w:rPr>
            <w:noProof/>
          </w:rPr>
          <w:t>21</w:t>
        </w:r>
      </w:fldSimple>
      <w:bookmarkEnd w:id="192"/>
      <w:r>
        <w:t xml:space="preserve"> - </w:t>
      </w:r>
      <w:r w:rsidRPr="00701AFE">
        <w:rPr>
          <w:noProof/>
        </w:rPr>
        <w:t>Visão macro do sistema LORS</w:t>
      </w:r>
      <w:bookmarkEnd w:id="193"/>
    </w:p>
    <w:p w14:paraId="7FF36383" w14:textId="6A3E95C1" w:rsidR="002C30AB" w:rsidRPr="00860C67" w:rsidRDefault="00AC1D7D"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94"/>
      <w:bookmarkEnd w:id="195"/>
      <w:bookmarkEnd w:id="196"/>
    </w:p>
    <w:p w14:paraId="598A2396" w14:textId="4BBF31A5"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208"/>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fldSimple w:instr=" SEQ Quadro \* ARABIC ">
        <w:r w:rsidR="00FD2ADA">
          <w:rPr>
            <w:noProof/>
          </w:rPr>
          <w:t>4</w:t>
        </w:r>
      </w:fldSimple>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proofErr w:type="spellStart"/>
      <w:r w:rsidRPr="006921B6">
        <w:rPr>
          <w:i/>
        </w:rPr>
        <w:t>webapp</w:t>
      </w:r>
      <w:proofErr w:type="spellEnd"/>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r w:rsidRPr="004945EC">
        <w:rPr>
          <w:i/>
        </w:rPr>
        <w:t>playlists</w:t>
      </w:r>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fldSimple w:instr=" SEQ Figura \* ARABIC ">
        <w:r w:rsidR="00FD2ADA">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fldSimple w:instr=" SEQ Quadro \* ARABIC ">
        <w:r w:rsidR="00FD2ADA">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r w:rsidRPr="002A3520">
              <w:t>musica</w:t>
            </w:r>
            <w:proofErr w:type="spell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77777777" w:rsidR="0054414A" w:rsidRDefault="0054414A" w:rsidP="0054414A">
      <w:pPr>
        <w:pStyle w:val="Legenda"/>
      </w:pPr>
      <w:bookmarkStart w:id="227" w:name="_Ref55798182"/>
      <w:bookmarkStart w:id="228" w:name="_Toc55830728"/>
      <w:r>
        <w:t xml:space="preserve">Quadro </w:t>
      </w:r>
      <w:r>
        <w:fldChar w:fldCharType="begin"/>
      </w:r>
      <w:r>
        <w:instrText xml:space="preserve"> SEQ Quadro \* ARABIC </w:instrText>
      </w:r>
      <w:r>
        <w:fldChar w:fldCharType="separate"/>
      </w:r>
      <w:r>
        <w:rPr>
          <w:noProof/>
        </w:rPr>
        <w:t>6</w:t>
      </w:r>
      <w:r>
        <w:rPr>
          <w:noProof/>
        </w:rPr>
        <w:fldChar w:fldCharType="end"/>
      </w:r>
      <w:bookmarkEnd w:id="227"/>
      <w:r>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0"/>
            <w:r>
              <w:t>180</w:t>
            </w:r>
            <w:commentRangeEnd w:id="230"/>
            <w:r>
              <w:rPr>
                <w:rStyle w:val="Refdecomentrio"/>
              </w:rPr>
              <w:commentReference w:id="230"/>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2"/>
            <w:r>
              <w:t>38</w:t>
            </w:r>
            <w:commentRangeEnd w:id="232"/>
            <w:r>
              <w:rPr>
                <w:rStyle w:val="Refdecomentrio"/>
              </w:rPr>
              <w:commentReference w:id="232"/>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fldSimple w:instr=" SEQ Quadro \* ARABIC ">
        <w:r w:rsidR="00FD2ADA">
          <w:rPr>
            <w:noProof/>
          </w:rPr>
          <w:t>7</w:t>
        </w:r>
      </w:fldSimple>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proofErr w:type="spellStart"/>
      <w:r w:rsidRPr="005349AE">
        <w:rPr>
          <w:i/>
        </w:rPr>
        <w:t>feature</w:t>
      </w:r>
      <w:proofErr w:type="spellEnd"/>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0" w:author="Érico Souza Loewe" w:date="2020-11-03T00:15:00Z" w:initials="ÉSL">
    <w:p w14:paraId="6F7D38EA" w14:textId="77777777" w:rsidR="0054414A" w:rsidRDefault="0054414A" w:rsidP="0054414A">
      <w:pPr>
        <w:pStyle w:val="Textodecomentrio"/>
      </w:pPr>
      <w:r>
        <w:rPr>
          <w:rStyle w:val="Refdecomentrio"/>
        </w:rPr>
        <w:annotationRef/>
      </w:r>
      <w:r>
        <w:t>Falso positivo (é mas não é)</w:t>
      </w:r>
    </w:p>
  </w:comment>
  <w:comment w:id="231"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2"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6C690E" w14:textId="77777777" w:rsidR="007B1FF3" w:rsidRDefault="007B1FF3" w:rsidP="00BF30D2">
      <w:r>
        <w:separator/>
      </w:r>
    </w:p>
    <w:p w14:paraId="4F072723" w14:textId="77777777" w:rsidR="007B1FF3" w:rsidRDefault="007B1FF3" w:rsidP="00BF30D2"/>
    <w:p w14:paraId="607536AA" w14:textId="77777777" w:rsidR="007B1FF3" w:rsidRDefault="007B1FF3" w:rsidP="00BF30D2"/>
    <w:p w14:paraId="0BBF0681" w14:textId="77777777" w:rsidR="007B1FF3" w:rsidRDefault="007B1FF3" w:rsidP="00BF30D2"/>
    <w:p w14:paraId="3A69482C" w14:textId="77777777" w:rsidR="007B1FF3" w:rsidRDefault="007B1FF3" w:rsidP="00BF30D2"/>
    <w:p w14:paraId="74029A7F" w14:textId="77777777" w:rsidR="007B1FF3" w:rsidRDefault="007B1FF3" w:rsidP="00BF30D2"/>
    <w:p w14:paraId="22EDE42A" w14:textId="77777777" w:rsidR="007B1FF3" w:rsidRDefault="007B1FF3" w:rsidP="00BF30D2"/>
    <w:p w14:paraId="1B56D3A3" w14:textId="77777777" w:rsidR="007B1FF3" w:rsidRDefault="007B1FF3" w:rsidP="00BF30D2"/>
    <w:p w14:paraId="6D01C66A" w14:textId="77777777" w:rsidR="007B1FF3" w:rsidRDefault="007B1FF3" w:rsidP="00BF30D2"/>
    <w:p w14:paraId="7825C52B" w14:textId="77777777" w:rsidR="007B1FF3" w:rsidRDefault="007B1FF3" w:rsidP="00BF30D2"/>
    <w:p w14:paraId="5C09FBC7" w14:textId="77777777" w:rsidR="007B1FF3" w:rsidRDefault="007B1FF3" w:rsidP="00BF30D2"/>
    <w:p w14:paraId="060CF68F" w14:textId="77777777" w:rsidR="007B1FF3" w:rsidRDefault="007B1FF3" w:rsidP="00BF30D2"/>
    <w:p w14:paraId="3A5B89B1" w14:textId="77777777" w:rsidR="007B1FF3" w:rsidRDefault="007B1FF3" w:rsidP="00BF30D2"/>
    <w:p w14:paraId="64BE188D" w14:textId="77777777" w:rsidR="007B1FF3" w:rsidRDefault="007B1FF3" w:rsidP="00BF30D2"/>
    <w:p w14:paraId="6BC0BD79" w14:textId="77777777" w:rsidR="007B1FF3" w:rsidRDefault="007B1FF3" w:rsidP="00BF30D2"/>
    <w:p w14:paraId="5C31CC82" w14:textId="77777777" w:rsidR="007B1FF3" w:rsidRDefault="007B1FF3" w:rsidP="00BF30D2"/>
    <w:p w14:paraId="7D7F734F" w14:textId="77777777" w:rsidR="007B1FF3" w:rsidRDefault="007B1FF3"/>
    <w:p w14:paraId="1D77A6F8" w14:textId="77777777" w:rsidR="007B1FF3" w:rsidRDefault="007B1FF3"/>
  </w:endnote>
  <w:endnote w:type="continuationSeparator" w:id="0">
    <w:p w14:paraId="39F41F04" w14:textId="77777777" w:rsidR="007B1FF3" w:rsidRDefault="007B1FF3" w:rsidP="00BF30D2">
      <w:r>
        <w:continuationSeparator/>
      </w:r>
    </w:p>
    <w:p w14:paraId="6556B1A5" w14:textId="77777777" w:rsidR="007B1FF3" w:rsidRDefault="007B1FF3" w:rsidP="00BF30D2"/>
    <w:p w14:paraId="49E9F4F0" w14:textId="77777777" w:rsidR="007B1FF3" w:rsidRDefault="007B1FF3" w:rsidP="00BF30D2"/>
    <w:p w14:paraId="2F66678A" w14:textId="77777777" w:rsidR="007B1FF3" w:rsidRDefault="007B1FF3" w:rsidP="00BF30D2"/>
    <w:p w14:paraId="069EF67F" w14:textId="77777777" w:rsidR="007B1FF3" w:rsidRDefault="007B1FF3" w:rsidP="00BF30D2"/>
    <w:p w14:paraId="1B63260E" w14:textId="77777777" w:rsidR="007B1FF3" w:rsidRDefault="007B1FF3" w:rsidP="00BF30D2"/>
    <w:p w14:paraId="45B7983D" w14:textId="77777777" w:rsidR="007B1FF3" w:rsidRDefault="007B1FF3" w:rsidP="00BF30D2"/>
    <w:p w14:paraId="2F583BFF" w14:textId="77777777" w:rsidR="007B1FF3" w:rsidRDefault="007B1FF3" w:rsidP="00BF30D2"/>
    <w:p w14:paraId="67026553" w14:textId="77777777" w:rsidR="007B1FF3" w:rsidRDefault="007B1FF3" w:rsidP="00BF30D2"/>
    <w:p w14:paraId="61F60A20" w14:textId="77777777" w:rsidR="007B1FF3" w:rsidRDefault="007B1FF3" w:rsidP="00BF30D2"/>
    <w:p w14:paraId="36EF59D3" w14:textId="77777777" w:rsidR="007B1FF3" w:rsidRDefault="007B1FF3" w:rsidP="00BF30D2"/>
    <w:p w14:paraId="1755B238" w14:textId="77777777" w:rsidR="007B1FF3" w:rsidRDefault="007B1FF3" w:rsidP="00BF30D2"/>
    <w:p w14:paraId="4DA2DB85" w14:textId="77777777" w:rsidR="007B1FF3" w:rsidRDefault="007B1FF3" w:rsidP="00BF30D2"/>
    <w:p w14:paraId="7BCC5A99" w14:textId="77777777" w:rsidR="007B1FF3" w:rsidRDefault="007B1FF3" w:rsidP="00BF30D2"/>
    <w:p w14:paraId="69BCA540" w14:textId="77777777" w:rsidR="007B1FF3" w:rsidRDefault="007B1FF3" w:rsidP="00BF30D2"/>
    <w:p w14:paraId="051C8A41" w14:textId="77777777" w:rsidR="007B1FF3" w:rsidRDefault="007B1FF3" w:rsidP="00BF30D2"/>
    <w:p w14:paraId="32F098B6" w14:textId="77777777" w:rsidR="007B1FF3" w:rsidRDefault="007B1FF3"/>
    <w:p w14:paraId="531F4154" w14:textId="77777777" w:rsidR="007B1FF3" w:rsidRDefault="007B1FF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12A3EA" w14:textId="77777777" w:rsidR="007B1FF3" w:rsidRDefault="007B1FF3" w:rsidP="0039718D">
      <w:r>
        <w:separator/>
      </w:r>
    </w:p>
  </w:footnote>
  <w:footnote w:type="continuationSeparator" w:id="0">
    <w:p w14:paraId="21F03275" w14:textId="77777777" w:rsidR="007B1FF3" w:rsidRDefault="007B1FF3" w:rsidP="00BF30D2">
      <w:r>
        <w:continuationSeparator/>
      </w:r>
    </w:p>
    <w:p w14:paraId="16CC6456" w14:textId="77777777" w:rsidR="007B1FF3" w:rsidRDefault="007B1FF3" w:rsidP="00BF30D2"/>
    <w:p w14:paraId="3A31E2B4" w14:textId="77777777" w:rsidR="007B1FF3" w:rsidRDefault="007B1FF3" w:rsidP="00BF30D2"/>
    <w:p w14:paraId="26D2D45B" w14:textId="77777777" w:rsidR="007B1FF3" w:rsidRDefault="007B1FF3" w:rsidP="00BF30D2"/>
    <w:p w14:paraId="01296D0C" w14:textId="77777777" w:rsidR="007B1FF3" w:rsidRDefault="007B1FF3" w:rsidP="00BF30D2"/>
    <w:p w14:paraId="2D490B80" w14:textId="77777777" w:rsidR="007B1FF3" w:rsidRDefault="007B1FF3" w:rsidP="00BF30D2"/>
    <w:p w14:paraId="664AF26F" w14:textId="77777777" w:rsidR="007B1FF3" w:rsidRDefault="007B1FF3" w:rsidP="00BF30D2"/>
    <w:p w14:paraId="644375DC" w14:textId="77777777" w:rsidR="007B1FF3" w:rsidRDefault="007B1FF3" w:rsidP="00BF30D2"/>
    <w:p w14:paraId="0B0D5FE0" w14:textId="77777777" w:rsidR="007B1FF3" w:rsidRDefault="007B1FF3" w:rsidP="00BF30D2"/>
    <w:p w14:paraId="1B23DDE2" w14:textId="77777777" w:rsidR="007B1FF3" w:rsidRDefault="007B1FF3" w:rsidP="00BF30D2"/>
    <w:p w14:paraId="4A03E1D8" w14:textId="77777777" w:rsidR="007B1FF3" w:rsidRDefault="007B1FF3" w:rsidP="00BF30D2"/>
    <w:p w14:paraId="11FC04E5" w14:textId="77777777" w:rsidR="007B1FF3" w:rsidRDefault="007B1FF3" w:rsidP="00BF30D2"/>
    <w:p w14:paraId="0C548E7A" w14:textId="77777777" w:rsidR="007B1FF3" w:rsidRDefault="007B1FF3" w:rsidP="00BF30D2"/>
    <w:p w14:paraId="22EA8429" w14:textId="77777777" w:rsidR="007B1FF3" w:rsidRDefault="007B1FF3" w:rsidP="00BF30D2"/>
    <w:p w14:paraId="19DCE852" w14:textId="77777777" w:rsidR="007B1FF3" w:rsidRDefault="007B1FF3" w:rsidP="00BF30D2"/>
    <w:p w14:paraId="4AC959F2" w14:textId="77777777" w:rsidR="007B1FF3" w:rsidRDefault="007B1FF3" w:rsidP="00BF30D2"/>
    <w:p w14:paraId="298C6FAF" w14:textId="77777777" w:rsidR="007B1FF3" w:rsidRDefault="007B1FF3"/>
    <w:p w14:paraId="0BA54D17" w14:textId="77777777" w:rsidR="007B1FF3" w:rsidRDefault="007B1FF3"/>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3077"/>
    <w:rsid w:val="000E6B02"/>
    <w:rsid w:val="000F1E71"/>
    <w:rsid w:val="000F3363"/>
    <w:rsid w:val="000F3F2B"/>
    <w:rsid w:val="000F4A34"/>
    <w:rsid w:val="00104240"/>
    <w:rsid w:val="00105B68"/>
    <w:rsid w:val="00117679"/>
    <w:rsid w:val="00120F60"/>
    <w:rsid w:val="00125BA5"/>
    <w:rsid w:val="00127861"/>
    <w:rsid w:val="00130BE8"/>
    <w:rsid w:val="00145640"/>
    <w:rsid w:val="001517D9"/>
    <w:rsid w:val="00157AF8"/>
    <w:rsid w:val="0016050B"/>
    <w:rsid w:val="00161A09"/>
    <w:rsid w:val="0016563B"/>
    <w:rsid w:val="001659D1"/>
    <w:rsid w:val="001717DB"/>
    <w:rsid w:val="00171833"/>
    <w:rsid w:val="0018103F"/>
    <w:rsid w:val="00186084"/>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3F94"/>
    <w:rsid w:val="00246CD2"/>
    <w:rsid w:val="00247640"/>
    <w:rsid w:val="00250F58"/>
    <w:rsid w:val="00253C53"/>
    <w:rsid w:val="00255769"/>
    <w:rsid w:val="00262D03"/>
    <w:rsid w:val="00266510"/>
    <w:rsid w:val="00267AC7"/>
    <w:rsid w:val="002771E2"/>
    <w:rsid w:val="0028370C"/>
    <w:rsid w:val="00284A9A"/>
    <w:rsid w:val="00286E22"/>
    <w:rsid w:val="00294E9F"/>
    <w:rsid w:val="00297076"/>
    <w:rsid w:val="002A6124"/>
    <w:rsid w:val="002B6AE5"/>
    <w:rsid w:val="002C030C"/>
    <w:rsid w:val="002C30AB"/>
    <w:rsid w:val="002C3188"/>
    <w:rsid w:val="002E041E"/>
    <w:rsid w:val="002E735F"/>
    <w:rsid w:val="002F3C1E"/>
    <w:rsid w:val="00302815"/>
    <w:rsid w:val="00302C79"/>
    <w:rsid w:val="00307B26"/>
    <w:rsid w:val="0033026F"/>
    <w:rsid w:val="0033427E"/>
    <w:rsid w:val="00335F03"/>
    <w:rsid w:val="00343356"/>
    <w:rsid w:val="00352758"/>
    <w:rsid w:val="00356202"/>
    <w:rsid w:val="00357A3F"/>
    <w:rsid w:val="00361392"/>
    <w:rsid w:val="00365FA8"/>
    <w:rsid w:val="003845C7"/>
    <w:rsid w:val="003907BA"/>
    <w:rsid w:val="0039137E"/>
    <w:rsid w:val="0039718D"/>
    <w:rsid w:val="003A177C"/>
    <w:rsid w:val="003B4CB2"/>
    <w:rsid w:val="003B51DE"/>
    <w:rsid w:val="003B63BC"/>
    <w:rsid w:val="003C3A26"/>
    <w:rsid w:val="003F377F"/>
    <w:rsid w:val="003F3B22"/>
    <w:rsid w:val="0040230E"/>
    <w:rsid w:val="00403CF8"/>
    <w:rsid w:val="00403D97"/>
    <w:rsid w:val="0040581D"/>
    <w:rsid w:val="004150F1"/>
    <w:rsid w:val="00417830"/>
    <w:rsid w:val="004229D2"/>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517AD8"/>
    <w:rsid w:val="005349AE"/>
    <w:rsid w:val="00543861"/>
    <w:rsid w:val="0054414A"/>
    <w:rsid w:val="00546071"/>
    <w:rsid w:val="00553165"/>
    <w:rsid w:val="00573580"/>
    <w:rsid w:val="00577C81"/>
    <w:rsid w:val="00580EC0"/>
    <w:rsid w:val="00582B5C"/>
    <w:rsid w:val="005956EE"/>
    <w:rsid w:val="00596437"/>
    <w:rsid w:val="005A7839"/>
    <w:rsid w:val="005B0A0A"/>
    <w:rsid w:val="005D67E6"/>
    <w:rsid w:val="005D76F6"/>
    <w:rsid w:val="005E201F"/>
    <w:rsid w:val="005E2F01"/>
    <w:rsid w:val="00604EB9"/>
    <w:rsid w:val="00606E70"/>
    <w:rsid w:val="0062198D"/>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3F71"/>
    <w:rsid w:val="00724800"/>
    <w:rsid w:val="007374A5"/>
    <w:rsid w:val="007454FE"/>
    <w:rsid w:val="00745697"/>
    <w:rsid w:val="007467AB"/>
    <w:rsid w:val="007522AC"/>
    <w:rsid w:val="0075471F"/>
    <w:rsid w:val="00764ABE"/>
    <w:rsid w:val="00766FBB"/>
    <w:rsid w:val="0077324E"/>
    <w:rsid w:val="0077738A"/>
    <w:rsid w:val="007901B6"/>
    <w:rsid w:val="00791A76"/>
    <w:rsid w:val="007B1FF3"/>
    <w:rsid w:val="007B3ECC"/>
    <w:rsid w:val="007B42A9"/>
    <w:rsid w:val="007B75F7"/>
    <w:rsid w:val="007D60CB"/>
    <w:rsid w:val="007E0393"/>
    <w:rsid w:val="007E2AA8"/>
    <w:rsid w:val="007E2D77"/>
    <w:rsid w:val="007F00BA"/>
    <w:rsid w:val="007F42D3"/>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76F3D"/>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D59C3"/>
    <w:rsid w:val="009E4336"/>
    <w:rsid w:val="009F4A31"/>
    <w:rsid w:val="009F6978"/>
    <w:rsid w:val="009F6A37"/>
    <w:rsid w:val="009F77DC"/>
    <w:rsid w:val="00A111DE"/>
    <w:rsid w:val="00A12AD8"/>
    <w:rsid w:val="00A13944"/>
    <w:rsid w:val="00A1555E"/>
    <w:rsid w:val="00A24B40"/>
    <w:rsid w:val="00A31072"/>
    <w:rsid w:val="00A328D8"/>
    <w:rsid w:val="00A3415D"/>
    <w:rsid w:val="00A36DE4"/>
    <w:rsid w:val="00A424AD"/>
    <w:rsid w:val="00A434D0"/>
    <w:rsid w:val="00A50B81"/>
    <w:rsid w:val="00A5403F"/>
    <w:rsid w:val="00A575F5"/>
    <w:rsid w:val="00A617C6"/>
    <w:rsid w:val="00A63DC3"/>
    <w:rsid w:val="00A667BE"/>
    <w:rsid w:val="00A70B32"/>
    <w:rsid w:val="00A83D6F"/>
    <w:rsid w:val="00A85103"/>
    <w:rsid w:val="00A94EBD"/>
    <w:rsid w:val="00A976A5"/>
    <w:rsid w:val="00AA3DBB"/>
    <w:rsid w:val="00AB6A2A"/>
    <w:rsid w:val="00AC009A"/>
    <w:rsid w:val="00AC1D7D"/>
    <w:rsid w:val="00AC5D2E"/>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EFA"/>
    <w:rsid w:val="00B470A8"/>
    <w:rsid w:val="00B50035"/>
    <w:rsid w:val="00B51BB0"/>
    <w:rsid w:val="00B529CF"/>
    <w:rsid w:val="00B5421A"/>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377E3"/>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CF03EA"/>
    <w:rsid w:val="00D0321F"/>
    <w:rsid w:val="00D04942"/>
    <w:rsid w:val="00D05D5A"/>
    <w:rsid w:val="00D07ACB"/>
    <w:rsid w:val="00D1196D"/>
    <w:rsid w:val="00D135FD"/>
    <w:rsid w:val="00D17147"/>
    <w:rsid w:val="00D21DC1"/>
    <w:rsid w:val="00D31312"/>
    <w:rsid w:val="00D46496"/>
    <w:rsid w:val="00D504D7"/>
    <w:rsid w:val="00D51FDE"/>
    <w:rsid w:val="00D525CA"/>
    <w:rsid w:val="00D5347B"/>
    <w:rsid w:val="00D54058"/>
    <w:rsid w:val="00D541C8"/>
    <w:rsid w:val="00D63692"/>
    <w:rsid w:val="00D671F1"/>
    <w:rsid w:val="00D75CAF"/>
    <w:rsid w:val="00D823ED"/>
    <w:rsid w:val="00DA3AA8"/>
    <w:rsid w:val="00DA4824"/>
    <w:rsid w:val="00DB5701"/>
    <w:rsid w:val="00DC042F"/>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736B3"/>
    <w:rsid w:val="00E76BCB"/>
    <w:rsid w:val="00E76E00"/>
    <w:rsid w:val="00E83151"/>
    <w:rsid w:val="00E83856"/>
    <w:rsid w:val="00E84BFC"/>
    <w:rsid w:val="00E9306B"/>
    <w:rsid w:val="00EA14BD"/>
    <w:rsid w:val="00EA5E68"/>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TotalTime>
  <Pages>65</Pages>
  <Words>24608</Words>
  <Characters>132885</Characters>
  <Application>Microsoft Office Word</Application>
  <DocSecurity>0</DocSecurity>
  <Lines>1107</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1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57</cp:revision>
  <cp:lastPrinted>2020-11-09T19:26:00Z</cp:lastPrinted>
  <dcterms:created xsi:type="dcterms:W3CDTF">2018-05-30T22:47:00Z</dcterms:created>
  <dcterms:modified xsi:type="dcterms:W3CDTF">2020-12-10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